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r w:rsidR="009E0A62" w:rsidRPr="0016733D">
        <w:t xml:space="preserve">Rosenberg (2001) menekankan bahwa </w:t>
      </w:r>
      <w:r w:rsidR="00D47106" w:rsidRPr="00066435">
        <w:rPr>
          <w:i/>
          <w:iCs/>
        </w:rPr>
        <w:t>e-l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Cambell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F0C8945"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l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04494D2"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CA7E90" w:rsidRPr="003437C2">
        <w:rPr>
          <w:i/>
          <w:iCs/>
          <w:noProof/>
          <w:lang w:val="en-AS"/>
        </w:rPr>
        <w:t>e-l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03BF35D5" w14:textId="4E36DA85" w:rsidR="002F1121" w:rsidRPr="00F77F37" w:rsidRDefault="00714F26" w:rsidP="00AE5676">
      <w:pPr>
        <w:ind w:left="720" w:firstLine="720"/>
        <w:rPr>
          <w:iCs/>
        </w:rPr>
      </w:pPr>
      <w:r w:rsidRPr="0016733D">
        <w:rPr>
          <w:iCs/>
          <w:noProof/>
        </w:rPr>
        <w:lastRenderedPageBreak/>
        <w:t>.</w:t>
      </w:r>
      <w:r w:rsidR="00F77F37">
        <w:rPr>
          <w:iCs/>
          <w:noProof/>
          <w:lang w:val="en-AS"/>
        </w:rPr>
        <w:t xml:space="preserve"> </w:t>
      </w:r>
    </w:p>
    <w:p w14:paraId="5980E972" w14:textId="53481A37" w:rsidR="002F1121" w:rsidRPr="00F77F37" w:rsidRDefault="00EB5B74" w:rsidP="00B13FF2">
      <w:pPr>
        <w:rPr>
          <w:noProof/>
          <w:lang w:val="en-AS"/>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lastRenderedPageBreak/>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lastRenderedPageBreak/>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lastRenderedPageBreak/>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lastRenderedPageBreak/>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lastRenderedPageBreak/>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r w:rsidRPr="0016733D">
              <w:t>Javascript</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16"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7"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18"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19"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0"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3"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4"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5"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26"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27"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105CF" w14:textId="77777777" w:rsidR="00F843AC" w:rsidRDefault="00F843AC" w:rsidP="00725057">
      <w:pPr>
        <w:spacing w:after="0" w:line="240" w:lineRule="auto"/>
      </w:pPr>
      <w:r>
        <w:separator/>
      </w:r>
    </w:p>
  </w:endnote>
  <w:endnote w:type="continuationSeparator" w:id="0">
    <w:p w14:paraId="3F4335ED" w14:textId="77777777" w:rsidR="00F843AC" w:rsidRDefault="00F843AC"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C29D5" w14:textId="77777777" w:rsidR="00F843AC" w:rsidRDefault="00F843AC" w:rsidP="00725057">
      <w:pPr>
        <w:spacing w:after="0" w:line="240" w:lineRule="auto"/>
      </w:pPr>
      <w:r>
        <w:separator/>
      </w:r>
    </w:p>
  </w:footnote>
  <w:footnote w:type="continuationSeparator" w:id="0">
    <w:p w14:paraId="4B2FA946" w14:textId="77777777" w:rsidR="00F843AC" w:rsidRDefault="00F843AC"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2D7F"/>
    <w:rsid w:val="00323230"/>
    <w:rsid w:val="00327B88"/>
    <w:rsid w:val="00327D56"/>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2B55"/>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614"/>
    <w:rsid w:val="00797A99"/>
    <w:rsid w:val="007A0ED4"/>
    <w:rsid w:val="007A3877"/>
    <w:rsid w:val="007A7EFD"/>
    <w:rsid w:val="007B1C1B"/>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87557"/>
    <w:rsid w:val="008907D6"/>
    <w:rsid w:val="00891135"/>
    <w:rsid w:val="0089178D"/>
    <w:rsid w:val="00894CE6"/>
    <w:rsid w:val="00894CFF"/>
    <w:rsid w:val="008A2DB6"/>
    <w:rsid w:val="008A399F"/>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3F73"/>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843AC"/>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2D3C"/>
    <w:rsid w:val="00FD596C"/>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80</TotalTime>
  <Pages>25</Pages>
  <Words>4394</Words>
  <Characters>2505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16</cp:revision>
  <cp:lastPrinted>2022-01-18T02:30:00Z</cp:lastPrinted>
  <dcterms:created xsi:type="dcterms:W3CDTF">2021-01-21T10:01:00Z</dcterms:created>
  <dcterms:modified xsi:type="dcterms:W3CDTF">2022-02-07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